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03E56" w:rsidRPr="00503E56" w:rsidRDefault="00503E56" w:rsidP="00503E56">
      <w:pPr>
        <w:jc w:val="both"/>
        <w:rPr>
          <w:rFonts w:ascii="Arial" w:hAnsi="Arial" w:cs="Arial"/>
          <w:sz w:val="24"/>
        </w:rPr>
      </w:pPr>
    </w:p>
    <w:p w:rsidR="00503E56" w:rsidRPr="00503E56" w:rsidRDefault="00503E56" w:rsidP="00503E56">
      <w:pPr>
        <w:jc w:val="both"/>
        <w:rPr>
          <w:rFonts w:ascii="Arial" w:hAnsi="Arial" w:cs="Arial"/>
          <w:sz w:val="28"/>
        </w:rPr>
      </w:pPr>
      <w:r w:rsidRPr="00503E56">
        <w:rPr>
          <w:rFonts w:ascii="Arial" w:hAnsi="Arial" w:cs="Arial"/>
          <w:sz w:val="28"/>
        </w:rPr>
        <w:t>PREGUNTAS ESPECÍFICAS</w:t>
      </w:r>
    </w:p>
    <w:p w:rsidR="00BE6BF0" w:rsidRDefault="00503E56" w:rsidP="00503E56">
      <w:pPr>
        <w:spacing w:line="480" w:lineRule="auto"/>
        <w:ind w:firstLine="284"/>
        <w:jc w:val="both"/>
      </w:pPr>
      <w:r w:rsidRPr="00503E56">
        <w:rPr>
          <w:rFonts w:ascii="Arial" w:hAnsi="Arial" w:cs="Arial"/>
          <w:sz w:val="24"/>
        </w:rPr>
        <w:t xml:space="preserve">“Las preguntas específicas están orientadas a interrogar sobre aspectos concretos del Problema y no al problema en su totalidad, pero que en su conjunto conforman la totalidad (las preguntas específicas son sub preguntas de la pregunta general” </w:t>
      </w:r>
      <w:r w:rsidRPr="00503E56">
        <w:rPr>
          <w:rFonts w:ascii="Arial" w:hAnsi="Arial" w:cs="Arial"/>
          <w:sz w:val="24"/>
        </w:rPr>
        <w:fldChar w:fldCharType="begin"/>
      </w:r>
      <w:r w:rsidRPr="00503E56">
        <w:rPr>
          <w:rFonts w:ascii="Arial" w:hAnsi="Arial" w:cs="Arial"/>
          <w:sz w:val="24"/>
        </w:rPr>
        <w:instrText xml:space="preserve"> ADDIN ZOTERO_ITEM CSL_CITATION {"citationID":"PnnS7NtB","properties":{"formattedCitation":"(Bernal Torres, 2006)","plainCitation":"(Bernal Torres, 2006)"},"citationItems":[{"id":13,"uris":["http://zotero.org/users/local/x2mgNWdL/items/RG3G2NPJ"],"uri":["http://zotero.org/users/local/x2mgNWdL/items/RG3G2NPJ"],"itemData":{"id":13,"type":"book","title":"Metodología de la investigación: para administración, economía, humanidades y ciencias sociales","publisher":"Pearson Educación","number-of-pages":"304","source":"Google Books","abstract":"Investigación en la sociedad del conocimiento - Importancia y pertinencia de la investigación en la sociedad del conocimiento - Ciencia, progreso, calidad de vida - Fundamentos epistemológicos de la investigación científica y de las ciencias sociales - Epistemología o filosofía de las ciencias - Sobre el concepto de ciencias sociales - Complejidad e interdisciplinariedad de la ciencia - Proceso de investigación científica - Métodos del proceso de investigación científica - Proceso de investigación científica - Instrumentos de medición y recolección de información primaria en ciencias sociales - Instrumentos de recolección de información.","ISBN":"978-970-26-0645-1","note":"Google-Books-ID: h4X_eFai59oC","shortTitle":"Metodología de la investigación","language":"es","author":[{"family":"Bernal Torres","given":"César Augusto"}],"issued":{"date-parts":[["2006"]]}}}],"schema":"https://github.com/citation-style-language/schema/raw/master/csl-citation.json"} </w:instrText>
      </w:r>
      <w:r w:rsidRPr="00503E56">
        <w:rPr>
          <w:rFonts w:ascii="Arial" w:hAnsi="Arial" w:cs="Arial"/>
          <w:sz w:val="24"/>
        </w:rPr>
        <w:fldChar w:fldCharType="separate"/>
      </w:r>
      <w:r w:rsidRPr="00503E56">
        <w:rPr>
          <w:rFonts w:ascii="Arial" w:hAnsi="Arial" w:cs="Arial"/>
          <w:sz w:val="24"/>
        </w:rPr>
        <w:t>(Bernal Torres, 2006,</w:t>
      </w:r>
      <w:bookmarkStart w:id="0" w:name="_GoBack"/>
      <w:bookmarkEnd w:id="0"/>
      <w:r w:rsidRPr="00503E56">
        <w:rPr>
          <w:rFonts w:ascii="Arial" w:hAnsi="Arial" w:cs="Arial"/>
          <w:sz w:val="24"/>
        </w:rPr>
        <w:t xml:space="preserve"> pág. 89)</w:t>
      </w:r>
      <w:r w:rsidRPr="00503E56">
        <w:rPr>
          <w:rFonts w:ascii="Arial" w:hAnsi="Arial" w:cs="Arial"/>
          <w:sz w:val="24"/>
        </w:rPr>
        <w:fldChar w:fldCharType="end"/>
      </w:r>
    </w:p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03E56"/>
    <w:rsid w:val="00503E56"/>
    <w:rsid w:val="00BE6B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0FF43C0-EFD9-4E7D-B50E-EDD31B79E4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78</Words>
  <Characters>1534</Characters>
  <Application>Microsoft Office Word</Application>
  <DocSecurity>0</DocSecurity>
  <Lines>12</Lines>
  <Paragraphs>3</Paragraphs>
  <ScaleCrop>false</ScaleCrop>
  <Company>Microsoft</Company>
  <LinksUpToDate>false</LinksUpToDate>
  <CharactersWithSpaces>18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1</cp:revision>
  <dcterms:created xsi:type="dcterms:W3CDTF">2017-02-28T13:46:00Z</dcterms:created>
  <dcterms:modified xsi:type="dcterms:W3CDTF">2017-02-28T13:46:00Z</dcterms:modified>
</cp:coreProperties>
</file>